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9014" w:type="dxa"/>
        <w:tblInd w:w="-113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953"/>
        <w:gridCol w:w="3061"/>
      </w:tblGrid>
      <w:tr w:rsidR="00B70872" w:rsidRPr="00C23509" w14:paraId="62C84EE2" w14:textId="77777777" w:rsidTr="00A27D89">
        <w:trPr>
          <w:cantSplit/>
          <w:trHeight w:val="340"/>
          <w:tblHeader/>
        </w:trPr>
        <w:tc>
          <w:tcPr>
            <w:tcW w:w="5953" w:type="dxa"/>
            <w:vAlign w:val="center"/>
          </w:tcPr>
          <w:p w14:paraId="65984ECE" w14:textId="77777777" w:rsidR="00B70872" w:rsidRPr="00C23509" w:rsidRDefault="00B70872" w:rsidP="00A27D89">
            <w:pPr>
              <w:spacing w:line="240" w:lineRule="auto"/>
              <w:jc w:val="left"/>
              <w:rPr>
                <w:b/>
              </w:rPr>
            </w:pPr>
            <w:r w:rsidRPr="00C23509">
              <w:rPr>
                <w:b/>
              </w:rPr>
              <w:t>Study</w:t>
            </w:r>
          </w:p>
        </w:tc>
        <w:tc>
          <w:tcPr>
            <w:tcW w:w="3061" w:type="dxa"/>
            <w:vAlign w:val="center"/>
          </w:tcPr>
          <w:p w14:paraId="1F14247B" w14:textId="77777777" w:rsidR="00B70872" w:rsidRPr="00C23509" w:rsidRDefault="00B70872" w:rsidP="00A27D89">
            <w:pPr>
              <w:spacing w:line="240" w:lineRule="auto"/>
              <w:jc w:val="center"/>
              <w:rPr>
                <w:b/>
              </w:rPr>
            </w:pPr>
            <w:r w:rsidRPr="00C23509">
              <w:rPr>
                <w:b/>
              </w:rPr>
              <w:t>Consensus CTAM Rating</w:t>
            </w:r>
          </w:p>
        </w:tc>
      </w:tr>
      <w:tr w:rsidR="00C061D7" w:rsidRPr="00C23509" w14:paraId="2C431E6C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716EBF59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/>
            </w:r>
            <w:r w:rsidRPr="00C23509">
              <w:instrText xml:space="preserve"> ADDIN EN.CITE &lt;EndNote&gt;&lt;Cite AuthorYear="1"&gt;&lt;Author&gt;Alden&lt;/Author&gt;&lt;Year&gt;1979&lt;/Year&gt;&lt;RecNum&gt;7633&lt;/RecNum&gt;&lt;DisplayText&gt;Alden et al. (1979)&lt;/DisplayText&gt;&lt;record&gt;&lt;rec-number&gt;7633&lt;/rec-number&gt;&lt;foreign-keys&gt;&lt;key app="EN" db-id="svtxtszxidee27eesrrpvst6xet9szfzap25" timestamp="1526137568"&gt;7633&lt;/key&gt;&lt;/foreign-keys&gt;&lt;ref-type name="Journal Article"&gt;17&lt;/ref-type&gt;&lt;contributors&gt;&lt;authors&gt;&lt;author&gt;Alden, A. R.&lt;/author&gt;&lt;author&gt;Weddington, W. W., Jr.&lt;/author&gt;&lt;author&gt;Jacobson, C.&lt;/author&gt;&lt;author&gt;Gianturco, D. T.&lt;/author&gt;&lt;/authors&gt;&lt;/contributors&gt;&lt;titles&gt;&lt;title&gt;Group aftercare for chronic schizophrenia&lt;/title&gt;&lt;secondary-title&gt;Journal of Clinical Psychiatry&lt;/secondary-title&gt;&lt;/titles&gt;&lt;periodical&gt;&lt;full-title&gt;Journal of Clinical Psychiatry&lt;/full-title&gt;&lt;/periodical&gt;&lt;pages&gt;249-52&lt;/pages&gt;&lt;volume&gt;40&lt;/volume&gt;&lt;number&gt;6&lt;/number&gt;&lt;dates&gt;&lt;year&gt;1979&lt;/year&gt;&lt;pub-dates&gt;&lt;date&gt;Jun&lt;/date&gt;&lt;/pub-dates&gt;&lt;/dates&gt;&lt;accession-num&gt;221448&lt;/accession-num&gt;&lt;urls&gt;&lt;related-urls&gt;&lt;url&gt;https://openathens.ovid.com/secure-ssl/home.oa?idpselect=https://kclidp.kcl.ac.uk/idp/shibboleth&amp;amp;entityID=https://kclidp.kcl.ac.uk/idp/shibboleth&amp;amp;?T=JS&amp;amp;CSC=Y&amp;amp;NEWS=N&amp;amp;PAGE=fulltext&amp;amp;D=med1&amp;amp;AN=221448&lt;/url&gt;&lt;url&gt;http://sfx.kcl.ac.uk/kings?sid=OVID:medline&amp;amp;id=pmid:&amp;amp;id=doi:&amp;amp;genre=article&amp;amp;atitle=Group+aftercare+for+chronic+schizophrenia.&amp;amp;title=Journal+of+Clinical+Psychiatry&amp;amp;issn=0160-6689&amp;amp;date=1979&amp;amp;volume=40&amp;amp;issue=6&amp;amp;spage=249&amp;amp;aulast=Alden+AR&amp;amp;isbn=&amp;amp;__char_set=utf8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C23509">
              <w:fldChar w:fldCharType="separate"/>
            </w:r>
            <w:r w:rsidRPr="00C23509">
              <w:rPr>
                <w:noProof/>
              </w:rPr>
              <w:t>Alden et al. (1979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40AF9DBC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7</w:t>
            </w:r>
          </w:p>
        </w:tc>
      </w:tr>
      <w:tr w:rsidR="00C061D7" w:rsidRPr="00C23509" w14:paraId="55F8C8A6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25F2E902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/>
            </w:r>
            <w:r w:rsidRPr="00C23509">
              <w:instrText xml:space="preserve"> ADDIN EN.CITE &lt;EndNote&gt;&lt;Cite AuthorYear="1"&gt;&lt;Author&gt;McInnis&lt;/Author&gt;&lt;Year&gt;2006&lt;/Year&gt;&lt;RecNum&gt;547&lt;/RecNum&gt;&lt;DisplayText&gt;McInnis et al. (2006)&lt;/DisplayText&gt;&lt;record&gt;&lt;rec-number&gt;547&lt;/rec-number&gt;&lt;foreign-keys&gt;&lt;key app="EN" db-id="9wd9t5psydzrd3ezwzovvzp1rrarwptrrpws" timestamp="1554130354"&gt;547&lt;/key&gt;&lt;key app="ENWeb" db-id=""&gt;0&lt;/key&gt;&lt;/foreign-keys&gt;&lt;ref-type name="Journal Article"&gt;17&lt;/ref-type&gt;&lt;contributors&gt;&lt;authors&gt;&lt;author&gt;McInnis, Erica&lt;/author&gt;&lt;author&gt;Sellwood, William&lt;/author&gt;&lt;author&gt;Jones, Clair&lt;/author&gt;&lt;/authors&gt;&lt;/contributors&gt;&lt;titles&gt;&lt;title&gt;A cognitive behavioural group-based educational programme for psychotic symptoms in a low secure setting: a pilot evaluation&lt;/title&gt;&lt;secondary-title&gt;The British Journal of Forensic Practice&lt;/secondary-title&gt;&lt;/titles&gt;&lt;periodical&gt;&lt;full-title&gt;The British Journal of Forensic Practice&lt;/full-title&gt;&lt;/periodical&gt;&lt;pages&gt;36-46&lt;/pages&gt;&lt;volume&gt;8&lt;/volume&gt;&lt;number&gt;3&lt;/number&gt;&lt;section&gt;36&lt;/section&gt;&lt;dates&gt;&lt;year&gt;2006&lt;/year&gt;&lt;/dates&gt;&lt;isbn&gt;1463-6646&lt;/isbn&gt;&lt;urls&gt;&lt;/urls&gt;&lt;electronic-resource-num&gt;10.1108/14636646200600018&lt;/electronic-resource-num&gt;&lt;/record&gt;&lt;/Cite&gt;&lt;/EndNote&gt;</w:instrText>
            </w:r>
            <w:r w:rsidRPr="00C23509">
              <w:fldChar w:fldCharType="separate"/>
            </w:r>
            <w:r w:rsidRPr="00C23509">
              <w:rPr>
                <w:noProof/>
              </w:rPr>
              <w:t>McInnis et al. (2006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72E1A80C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10</w:t>
            </w:r>
          </w:p>
        </w:tc>
      </w:tr>
      <w:tr w:rsidR="00C061D7" w:rsidRPr="00C23509" w14:paraId="5064122C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44365E8C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/>
            </w:r>
            <w:r w:rsidRPr="00C23509">
              <w:instrText xml:space="preserve"> ADDIN EN.CITE &lt;EndNote&gt;&lt;Cite AuthorYear="1"&gt;&lt;Author&gt;Davis&lt;/Author&gt;&lt;Year&gt;2007&lt;/Year&gt;&lt;RecNum&gt;3272&lt;/RecNum&gt;&lt;DisplayText&gt;Davis et al. (2007)&lt;/DisplayText&gt;&lt;record&gt;&lt;rec-number&gt;3272&lt;/rec-number&gt;&lt;foreign-keys&gt;&lt;key app="EN" db-id="svtxtszxidee27eesrrpvst6xet9szfzap25" timestamp="1526137534"&gt;3272&lt;/key&gt;&lt;/foreign-keys&gt;&lt;ref-type name="Journal Article"&gt;17&lt;/ref-type&gt;&lt;contributors&gt;&lt;authors&gt;&lt;author&gt;Davis, L. W.&lt;/author&gt;&lt;author&gt;Strasburger, A. M.&lt;/author&gt;&lt;author&gt;Brown, L. F.&lt;/author&gt;&lt;/authors&gt;&lt;/contributors&gt;&lt;auth-address&gt;(Davis, Strasburger, Brown) Roudebush VA Medical Center, Indianapolis, IN 46202, USA.&lt;/auth-address&gt;&lt;titles&gt;&lt;title&gt;Mindfulness: an intervention for anxiety in schizophrenia&lt;/title&gt;&lt;secondary-title&gt;Journal of psychosocial nursing and mental health services&lt;/secondary-title&gt;&lt;/titles&gt;&lt;periodical&gt;&lt;full-title&gt;Journal of Psychosocial Nursing and Mental Health Services&lt;/full-title&gt;&lt;/periodical&gt;&lt;pages&gt;23-29&lt;/pages&gt;&lt;volume&gt;45&lt;/volume&gt;&lt;number&gt;11&lt;/number&gt;&lt;dates&gt;&lt;year&gt;2007&lt;/year&gt;&lt;pub-dates&gt;&lt;date&gt;Nov&lt;/date&gt;&lt;/pub-dates&gt;&lt;/dates&gt;&lt;accession-num&gt;350325379&lt;/accession-num&gt;&lt;urls&gt;&lt;related-urls&gt;&lt;url&gt;https://openathens.ovid.com/secure-ssl/home.oa?idpselect=https://kclidp.kcl.ac.uk/idp/shibboleth&amp;amp;entityID=https://kclidp.kcl.ac.uk/idp/shibboleth&amp;amp;?T=JS&amp;amp;CSC=Y&amp;amp;NEWS=N&amp;amp;PAGE=fulltext&amp;amp;D=emed11&amp;amp;AN=350325379&lt;/url&gt;&lt;url&gt;http://sfx.kcl.ac.uk/kings?sid=OVID:embase&amp;amp;id=pmid:&amp;amp;id=doi:&amp;amp;genre=article&amp;amp;atitle=Mindfulness%3A+an+intervention+for+anxiety+in+schizophrenia&amp;amp;title=Journal+of+psychosocial+nursing+and+mental+health+services&amp;amp;issn=0279-3695&amp;amp;date=2007&amp;amp;volume=45&amp;amp;issue=11&amp;amp;spage=23&amp;amp;aulast=Davis+L.W.&amp;amp;isbn=&amp;amp;__char_set=utf8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Pr="00C23509">
              <w:fldChar w:fldCharType="separate"/>
            </w:r>
            <w:r w:rsidRPr="00C23509">
              <w:rPr>
                <w:noProof/>
              </w:rPr>
              <w:t>Davis et al. (2007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74D5FD51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13</w:t>
            </w:r>
          </w:p>
        </w:tc>
      </w:tr>
      <w:tr w:rsidR="00C061D7" w:rsidRPr="00C23509" w14:paraId="6907DBA3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2A1A04AB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/>
            </w:r>
            <w:r w:rsidRPr="00C23509">
              <w:instrText xml:space="preserve"> ADDIN EN.CITE &lt;EndNote&gt;&lt;Cite AuthorYear="1"&gt;&lt;Author&gt;Kanas&lt;/Author&gt;&lt;Year&gt;1988&lt;/Year&gt;&lt;RecNum&gt;11271&lt;/RecNum&gt;&lt;DisplayText&gt;Kanas et al. (1988)&lt;/DisplayText&gt;&lt;record&gt;&lt;rec-number&gt;11271&lt;/rec-number&gt;&lt;foreign-keys&gt;&lt;key app="EN" db-id="svtxtszxidee27eesrrpvst6xet9szfzap25" timestamp="1526137607"&gt;11271&lt;/key&gt;&lt;/foreign-keys&gt;&lt;ref-type name="Journal Article"&gt;17&lt;/ref-type&gt;&lt;contributors&gt;&lt;authors&gt;&lt;author&gt;Kanas, Nick&lt;/author&gt;&lt;author&gt;Stewart, Pablo&lt;/author&gt;&lt;author&gt;Haney, Kristi&lt;/author&gt;&lt;/authors&gt;&lt;/contributors&gt;&lt;auth-address&gt;Kanas, Nick: San Francisco Veterans Administration Medical Ctr, Psychiatry Service, CA, US&lt;/auth-address&gt;&lt;titles&gt;&lt;title&gt;Content and outcome in a short-term therapy group for schizophrenic outpatients&lt;/title&gt;&lt;secondary-title&gt;Hospital &amp;amp; Community Psychiatry&lt;/secondary-title&gt;&lt;/titles&gt;&lt;periodical&gt;&lt;full-title&gt;Hospital &amp;amp; Community Psychiatry&lt;/full-title&gt;&lt;/periodical&gt;&lt;pages&gt;437-439&lt;/pages&gt;&lt;volume&gt;39&lt;/volume&gt;&lt;number&gt;4&lt;/number&gt;&lt;dates&gt;&lt;year&gt;1988&lt;/year&gt;&lt;pub-dates&gt;&lt;date&gt;Apr&lt;/date&gt;&lt;/pub-dates&gt;&lt;/dates&gt;&lt;accession-num&gt;1988-27297-001&lt;/accession-num&gt;&lt;urls&gt;&lt;related-urls&gt;&lt;url&gt;https://openathens.ovid.com/secure-ssl/home.oa?idpselect=https://kclidp.kcl.ac.uk/idp/shibboleth&amp;amp;entityID=https://kclidp.kcl.ac.uk/idp/shibboleth&amp;amp;?T=JS&amp;amp;CSC=Y&amp;amp;NEWS=N&amp;amp;PAGE=fulltext&amp;amp;D=psyc3&amp;amp;AN=1988-27297-001&lt;/url&gt;&lt;url&gt;http://sfx.kcl.ac.uk/kings?sid=OVID:psycdb&amp;amp;id=pmid:&amp;amp;id=doi:&amp;amp;genre=article&amp;amp;atitle=Content+and+outcome+in+a+short-term+therapy+group+for+schizophrenic+outpatients.&amp;amp;title=Hospital+%26+Community+Psychiatry&amp;amp;issn=0022-1597&amp;amp;date=1988&amp;amp;volume=39&amp;amp;issue=4&amp;amp;spage=437&amp;amp;aulast=Kanas%2C+Nick&amp;amp;isbn=&amp;amp;__char_set=utf8&lt;/url&gt;&lt;/related-urls&gt;&lt;/urls&gt;&lt;remote-database-name&gt;PsycINFO&lt;/remote-database-name&gt;&lt;remote-database-provider&gt;Ovid Technologies&lt;/remote-database-provider&gt;&lt;/record&gt;&lt;/Cite&gt;&lt;/EndNote&gt;</w:instrText>
            </w:r>
            <w:r w:rsidRPr="00C23509">
              <w:fldChar w:fldCharType="separate"/>
            </w:r>
            <w:r w:rsidRPr="00C23509">
              <w:rPr>
                <w:noProof/>
              </w:rPr>
              <w:t>Kanas et al. (1988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4331D010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13</w:t>
            </w:r>
          </w:p>
        </w:tc>
      </w:tr>
      <w:tr w:rsidR="00C061D7" w:rsidRPr="00C23509" w14:paraId="07E5E262" w14:textId="77777777" w:rsidTr="00A27D89">
        <w:trPr>
          <w:cantSplit/>
          <w:trHeight w:val="340"/>
        </w:trPr>
        <w:tc>
          <w:tcPr>
            <w:tcW w:w="5953" w:type="dxa"/>
            <w:shd w:val="clear" w:color="auto" w:fill="auto"/>
            <w:vAlign w:val="center"/>
          </w:tcPr>
          <w:p w14:paraId="6D81F6A5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NY1F1YWlkPC9BdXRob3I+PFll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NY1F1YWlkPC9BdXRob3I+PFll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McQuaid et al. (2000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2DE01081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13</w:t>
            </w:r>
          </w:p>
        </w:tc>
      </w:tr>
      <w:tr w:rsidR="00C061D7" w:rsidRPr="00C23509" w14:paraId="2C556879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192A81F3" w14:textId="2D49D868" w:rsidR="00C061D7" w:rsidRPr="00C23509" w:rsidRDefault="00D1713F" w:rsidP="00D1713F">
            <w:pPr>
              <w:pStyle w:val="ListParagraph"/>
              <w:numPr>
                <w:ilvl w:val="0"/>
                <w:numId w:val="1"/>
              </w:numPr>
              <w:jc w:val="left"/>
            </w:pPr>
            <w:r w:rsidRPr="00D1713F">
              <w:t>Parker et al. (2013)</w:t>
            </w:r>
            <w:bookmarkStart w:id="0" w:name="_GoBack"/>
            <w:bookmarkEnd w:id="0"/>
          </w:p>
        </w:tc>
        <w:tc>
          <w:tcPr>
            <w:tcW w:w="3061" w:type="dxa"/>
            <w:vAlign w:val="center"/>
          </w:tcPr>
          <w:p w14:paraId="0EC81189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13</w:t>
            </w:r>
          </w:p>
        </w:tc>
      </w:tr>
      <w:tr w:rsidR="00C061D7" w:rsidRPr="00C23509" w14:paraId="571B6D70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6395AA2B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HYXlub3I8L0F1dGhvcj48WWVh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HYXlub3I8L0F1dGhvcj48WWVh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Gaynor et al. (2011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7FAE2702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16</w:t>
            </w:r>
          </w:p>
        </w:tc>
      </w:tr>
      <w:tr w:rsidR="00C061D7" w:rsidRPr="00C23509" w14:paraId="211D10C1" w14:textId="77777777" w:rsidTr="00A27D89">
        <w:trPr>
          <w:cantSplit/>
          <w:trHeight w:val="340"/>
        </w:trPr>
        <w:tc>
          <w:tcPr>
            <w:tcW w:w="5953" w:type="dxa"/>
            <w:shd w:val="clear" w:color="auto" w:fill="auto"/>
            <w:vAlign w:val="center"/>
          </w:tcPr>
          <w:p w14:paraId="52424950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DYXRoZXI8L0F1dGhvcj48WWVh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DYXRoZXI8L0F1dGhvcj48WWVh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Cather et al. (2013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540363EB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17</w:t>
            </w:r>
          </w:p>
        </w:tc>
      </w:tr>
      <w:tr w:rsidR="00C061D7" w:rsidRPr="00C23509" w14:paraId="6EA64BD8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7318828B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/>
            </w:r>
            <w:r w:rsidRPr="00C23509">
              <w:instrText xml:space="preserve"> ADDIN EN.CITE &lt;EndNote&gt;&lt;Cite AuthorYear="1"&gt;&lt;Author&gt;Gledhill&lt;/Author&gt;&lt;Year&gt;1998&lt;/Year&gt;&lt;RecNum&gt;4407&lt;/RecNum&gt;&lt;DisplayText&gt;Gledhill et al. (1998)&lt;/DisplayText&gt;&lt;record&gt;&lt;rec-number&gt;4407&lt;/rec-number&gt;&lt;foreign-keys&gt;&lt;key app="EN" db-id="svtxtszxidee27eesrrpvst6xet9szfzap25" timestamp="1526137544"&gt;4407&lt;/key&gt;&lt;/foreign-keys&gt;&lt;ref-type name="Journal Article"&gt;17&lt;/ref-type&gt;&lt;contributors&gt;&lt;authors&gt;&lt;author&gt;Gledhill, A.&lt;/author&gt;&lt;author&gt;Lobban, F.&lt;/author&gt;&lt;author&gt;Sellwood, W.&lt;/author&gt;&lt;/authors&gt;&lt;/contributors&gt;&lt;auth-address&gt;(Gledhill, Lobban, Sellwood) Withington Hospital, Manchester, United Kingdom (Gledhill) Univ. Manchester Sch. of Behav. Sci., Department of Clinical Psychology, Withington Hospital, West Didsbury, Manchester M20 2LR, United Kingdom&lt;/auth-address&gt;&lt;titles&gt;&lt;title&gt;Group CBT for people with schizophrenia: A preliminary evaluation&lt;/title&gt;&lt;secondary-title&gt;Behavioural and Cognitive Psychotherapy&lt;/secondary-title&gt;&lt;/titles&gt;&lt;periodical&gt;&lt;full-title&gt;Behavioural and cognitive psychotherapy&lt;/full-title&gt;&lt;/periodical&gt;&lt;pages&gt;63-75&lt;/pages&gt;&lt;volume&gt;26&lt;/volume&gt;&lt;number&gt;1&lt;/number&gt;&lt;dates&gt;&lt;year&gt;1998&lt;/year&gt;&lt;pub-dates&gt;&lt;date&gt;January&lt;/date&gt;&lt;/pub-dates&gt;&lt;/dates&gt;&lt;accession-num&gt;28077617&lt;/accession-num&gt;&lt;urls&gt;&lt;related-urls&gt;&lt;url&gt;https://openathens.ovid.com/secure-ssl/home.oa?idpselect=https://kclidp.kcl.ac.uk/idp/shibboleth&amp;amp;entityID=https://kclidp.kcl.ac.uk/idp/shibboleth&amp;amp;?T=JS&amp;amp;CSC=Y&amp;amp;NEWS=N&amp;amp;PAGE=fulltext&amp;amp;D=emed7&amp;amp;AN=28077617&lt;/url&gt;&lt;url&gt;http://sfx.kcl.ac.uk/kings?sid=OVID:embase&amp;amp;id=pmid:&amp;amp;id=doi:10.1017%2FS1352465898000071&amp;amp;genre=article&amp;amp;atitle=Group+CBT+for+people+with+schizophrenia%3A+A+preliminary+evaluation&amp;amp;title=Behavioural+and+Cognitive+Psychotherapy&amp;amp;issn=1352-4658&amp;amp;date=1998&amp;amp;volume=26&amp;amp;issue=1&amp;amp;spage=63&amp;amp;aulast=Gledhill+A.&amp;amp;isbn=&amp;amp;__char_set=utf8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Pr="00C23509">
              <w:fldChar w:fldCharType="separate"/>
            </w:r>
            <w:r w:rsidRPr="00C23509">
              <w:rPr>
                <w:noProof/>
              </w:rPr>
              <w:t>Gledhill et al. (1998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0E5504D0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19</w:t>
            </w:r>
          </w:p>
        </w:tc>
      </w:tr>
      <w:tr w:rsidR="00C061D7" w:rsidRPr="00C23509" w14:paraId="1CF25726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7CB884B7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aYW5lbGxvPC9BdXRob3I+PFll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aYW5lbGxvPC9BdXRob3I+PFll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Zanello et al. (2014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4DC86C5F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28</w:t>
            </w:r>
          </w:p>
        </w:tc>
      </w:tr>
      <w:tr w:rsidR="00C061D7" w:rsidRPr="00C23509" w14:paraId="22813456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18061018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/>
            </w:r>
            <w:r w:rsidRPr="00C23509">
              <w:instrText xml:space="preserve"> ADDIN EN.CITE &lt;EndNote&gt;&lt;Cite AuthorYear="1"&gt;&lt;Author&gt;Cella&lt;/Author&gt;&lt;Year&gt;2016&lt;/Year&gt;&lt;RecNum&gt;766&lt;/RecNum&gt;&lt;DisplayText&gt;Cella et al. (2016)&lt;/DisplayText&gt;&lt;record&gt;&lt;rec-number&gt;766&lt;/rec-number&gt;&lt;foreign-keys&gt;&lt;key app="EN" db-id="svtxtszxidee27eesrrpvst6xet9szfzap25" timestamp="1526137505"&gt;766&lt;/key&gt;&lt;/foreign-keys&gt;&lt;ref-type name="Journal Article"&gt;17&lt;/ref-type&gt;&lt;contributors&gt;&lt;authors&gt;&lt;author&gt;Cella, M.&lt;/author&gt;&lt;author&gt;Reeder, C.&lt;/author&gt;&lt;author&gt;Wykes, T.&lt;/author&gt;&lt;/authors&gt;&lt;/contributors&gt;&lt;auth-address&gt;(Cella, Reeder, Wykes) Institute of Psychiatry, Psychology and Neuroscience, King&amp;apos;s College London, UK&lt;/auth-address&gt;&lt;titles&gt;&lt;title&gt;Group cognitive remediation for schizophrenia: Exploring the role of therapist support and metacognition&lt;/title&gt;&lt;secondary-title&gt;Psychology and psychotherapy&lt;/secondary-title&gt;&lt;/titles&gt;&lt;periodical&gt;&lt;full-title&gt;Psychology and psychotherapy&lt;/full-title&gt;&lt;/periodical&gt;&lt;pages&gt;1-14&lt;/pages&gt;&lt;volume&gt;89&lt;/volume&gt;&lt;number&gt;1&lt;/number&gt;&lt;dates&gt;&lt;year&gt;2016&lt;/year&gt;&lt;pub-dates&gt;&lt;date&gt;01 Mar&lt;/date&gt;&lt;/pub-dates&gt;&lt;/dates&gt;&lt;accession-num&gt;614989820&lt;/accession-num&gt;&lt;urls&gt;&lt;related-urls&gt;&lt;url&gt;https://openathens.ovid.com/secure-ssl/home.oa?idpselect=https://kclidp.kcl.ac.uk/idp/shibboleth&amp;amp;entityID=https://kclidp.kcl.ac.uk/idp/shibboleth&amp;amp;?T=JS&amp;amp;CSC=Y&amp;amp;NEWS=N&amp;amp;PAGE=fulltext&amp;amp;D=emexa&amp;amp;AN=614989820&lt;/url&gt;&lt;url&gt;http://sfx.kcl.ac.uk/kings?sid=OVID:embase&amp;amp;id=pmid:&amp;amp;id=doi:10.1111%2Fpapt.12062&amp;amp;genre=article&amp;amp;atitle=Group+cognitive+remediation+for+schizophrenia%3A+Exploring+the+role+of+therapist+support+and+metacognition&amp;amp;title=Psychology+and+psychotherapy&amp;amp;issn=2044-8341&amp;amp;date=2016&amp;amp;volume=89&amp;amp;issue=1&amp;amp;spage=1&amp;amp;aulast=Cella+M.&amp;amp;isbn=&amp;amp;__char_set=utf8&lt;/url&gt;&lt;url&gt;https://onlinelibrary.wiley.com/doi/pdf/10.1111/papt.12062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Pr="00C23509">
              <w:fldChar w:fldCharType="separate"/>
            </w:r>
            <w:r w:rsidRPr="00C23509">
              <w:rPr>
                <w:noProof/>
              </w:rPr>
              <w:t>Cella et al. (2016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3BA4208A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30</w:t>
            </w:r>
          </w:p>
        </w:tc>
      </w:tr>
      <w:tr w:rsidR="00C061D7" w:rsidRPr="00C23509" w14:paraId="28583CEC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51C197CA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MZWNhcmRldXI8L0F1dGhvcj48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MZWNhcmRldXI8L0F1dGhvcj48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Lecardeur et al. (2009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0AE90457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32</w:t>
            </w:r>
          </w:p>
        </w:tc>
      </w:tr>
      <w:tr w:rsidR="00C061D7" w:rsidRPr="00C23509" w14:paraId="7FA7190B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5C25EFDE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TbWl0aDwvQXV0aG9yPjxZZWFy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TbWl0aDwvQXV0aG9yPjxZZWFy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Smith et al. (1996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366FF216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33</w:t>
            </w:r>
          </w:p>
        </w:tc>
      </w:tr>
      <w:tr w:rsidR="00C061D7" w:rsidRPr="00C23509" w14:paraId="770B5B91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4878C025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rPr>
                <w:lang w:val="en-GB"/>
              </w:rPr>
              <w:t xml:space="preserve">Khoury, </w:t>
            </w:r>
            <w:proofErr w:type="spellStart"/>
            <w:r w:rsidRPr="00C23509">
              <w:rPr>
                <w:lang w:val="en-GB"/>
              </w:rPr>
              <w:t>Lecomte</w:t>
            </w:r>
            <w:proofErr w:type="spellEnd"/>
            <w:r w:rsidRPr="00C23509">
              <w:rPr>
                <w:lang w:val="en-GB"/>
              </w:rPr>
              <w:t xml:space="preserve">, </w:t>
            </w:r>
            <w:proofErr w:type="spellStart"/>
            <w:r w:rsidRPr="00C23509">
              <w:rPr>
                <w:lang w:val="en-GB"/>
              </w:rPr>
              <w:t>Comtois</w:t>
            </w:r>
            <w:proofErr w:type="spellEnd"/>
            <w:r w:rsidRPr="00C23509">
              <w:rPr>
                <w:lang w:val="en-GB"/>
              </w:rPr>
              <w:t>, and Nicole. (2015).</w:t>
            </w:r>
          </w:p>
        </w:tc>
        <w:tc>
          <w:tcPr>
            <w:tcW w:w="3061" w:type="dxa"/>
            <w:vAlign w:val="center"/>
          </w:tcPr>
          <w:p w14:paraId="5B701CBD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33</w:t>
            </w:r>
          </w:p>
        </w:tc>
      </w:tr>
      <w:tr w:rsidR="00C061D7" w:rsidRPr="00C23509" w14:paraId="7F45AE48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09C4D2E0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SdXMtQ2FsYWZlbGw8L0F1dGhv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SdXMtQ2FsYWZlbGw8L0F1dGhv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Rus-Calafell et al. (2013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5EDA7EF7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35</w:t>
            </w:r>
          </w:p>
        </w:tc>
      </w:tr>
      <w:tr w:rsidR="00C061D7" w:rsidRPr="00C23509" w14:paraId="3B4D2A52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2F3BF738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/>
            </w:r>
            <w:r w:rsidRPr="00C23509">
              <w:instrText xml:space="preserve"> ADDIN EN.CITE &lt;EndNote&gt;&lt;Cite AuthorYear="1"&gt;&lt;Author&gt;Baker&lt;/Author&gt;&lt;Year&gt;2007&lt;/Year&gt;&lt;RecNum&gt;27&lt;/RecNum&gt;&lt;DisplayText&gt;Baker et al. (2007)&lt;/DisplayText&gt;&lt;record&gt;&lt;rec-number&gt;27&lt;/rec-number&gt;&lt;foreign-keys&gt;&lt;key app="EN" db-id="e9d0ev5adtftxve5r0cpe5e15xa925arfap2" timestamp="1546687902"&gt;27&lt;/key&gt;&lt;/foreign-keys&gt;&lt;ref-type name="Journal Article"&gt;17&lt;/ref-type&gt;&lt;contributors&gt;&lt;authors&gt;&lt;author&gt;Baker, A.&lt;/author&gt;&lt;author&gt;Lewin, T. J.&lt;/author&gt;&lt;author&gt;Bradley, A. C.&lt;/author&gt;&lt;/authors&gt;&lt;/contributors&gt;&lt;titles&gt;&lt;title&gt;Group intervention for coexisting psychosis and substance use disorders in rural Australia: Outcomes over 3 years&lt;/title&gt;&lt;secondary-title&gt;Australian and New Zealand Journal of Psychiatry&lt;/secondary-title&gt;&lt;/titles&gt;&lt;periodical&gt;&lt;full-title&gt;Australian and New Zealand Journal of Psychiatry&lt;/full-title&gt;&lt;/periodical&gt;&lt;pages&gt;501-508&lt;/pages&gt;&lt;volume&gt;41&lt;/volume&gt;&lt;number&gt;6&lt;/number&gt;&lt;dates&gt;&lt;year&gt;2007&lt;/year&gt;&lt;/dates&gt;&lt;work-type&gt;Article&lt;/work-type&gt;&lt;urls&gt;&lt;related-urls&gt;&lt;url&gt;https://www.scopus.com/inward/record.uri?eid=2-s2.0-34249334609&amp;amp;doi=10.1080%2f00048670701332300&amp;amp;partnerID=40&amp;amp;md5=383067bc4417c12dff19207e399f82d1&lt;/url&gt;&lt;/related-urls&gt;&lt;/urls&gt;&lt;electronic-resource-num&gt;10.1080/00048670701332300&lt;/electronic-resource-num&gt;&lt;remote-database-name&gt;Scopus&lt;/remote-database-name&gt;&lt;/record&gt;&lt;/Cite&gt;&lt;/EndNote&gt;</w:instrText>
            </w:r>
            <w:r w:rsidRPr="00C23509">
              <w:fldChar w:fldCharType="separate"/>
            </w:r>
            <w:r w:rsidRPr="00C23509">
              <w:rPr>
                <w:noProof/>
              </w:rPr>
              <w:t>Baker et al. (2007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2A87EAF3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38</w:t>
            </w:r>
          </w:p>
        </w:tc>
      </w:tr>
      <w:tr w:rsidR="00C061D7" w:rsidRPr="00C23509" w14:paraId="4898CEF6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1A5D4E8E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TZXZvczwvQXV0aG9yPjxZZWFy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TZXZvczwvQXV0aG9yPjxZZWFy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Sevos et al. (2018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089B4AFF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38</w:t>
            </w:r>
          </w:p>
        </w:tc>
      </w:tr>
      <w:tr w:rsidR="00C061D7" w:rsidRPr="00C23509" w14:paraId="35DAC7DF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2948814B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Ib3JhbjwvQXV0aG9yPjxZZWFy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Ib3JhbjwvQXV0aG9yPjxZZWFy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Horan et al. (2009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5D94F07D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39</w:t>
            </w:r>
          </w:p>
        </w:tc>
      </w:tr>
      <w:tr w:rsidR="00C061D7" w:rsidRPr="00C23509" w14:paraId="54BC0CF2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25329566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Kb2huczwvQXV0aG9yPjxZZWFy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Kb2huczwvQXV0aG9yPjxZZWFy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Johns et al. (2016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209A264D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39</w:t>
            </w:r>
          </w:p>
        </w:tc>
      </w:tr>
      <w:tr w:rsidR="00C061D7" w:rsidRPr="00C23509" w14:paraId="7C8A90E6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4D4989DD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/>
            </w:r>
            <w:r w:rsidRPr="00C23509">
              <w:instrText xml:space="preserve"> ADDIN EN.CITE &lt;EndNote&gt;&lt;Cite AuthorYear="1"&gt;&lt;Author&gt;Roberts&lt;/Author&gt;&lt;Year&gt;2009&lt;/Year&gt;&lt;RecNum&gt;3212&lt;/RecNum&gt;&lt;DisplayText&gt;Roberts and Penn (2009)&lt;/DisplayText&gt;&lt;record&gt;&lt;rec-number&gt;3212&lt;/rec-number&gt;&lt;foreign-keys&gt;&lt;key app="EN" db-id="svtxtszxidee27eesrrpvst6xet9szfzap25" timestamp="1526137533"&gt;3212&lt;/key&gt;&lt;/foreign-keys&gt;&lt;ref-type name="Journal Article"&gt;17&lt;/ref-type&gt;&lt;contributors&gt;&lt;authors&gt;&lt;author&gt;Roberts, D. L.&lt;/author&gt;&lt;author&gt;Penn, D. L.&lt;/author&gt;&lt;/authors&gt;&lt;/contributors&gt;&lt;auth-address&gt;(Roberts, Penn) Department of Psychology, University of North Carolina, Chapel Hill, NC, United States&lt;/auth-address&gt;&lt;titles&gt;&lt;title&gt;Social cognition and interaction training (SCIT) for outpatients with schizophrenia: A preliminary study&lt;/title&gt;&lt;secondary-title&gt;Psychiatry Research&lt;/secondary-title&gt;&lt;/titles&gt;&lt;periodical&gt;&lt;full-title&gt;Psychiatry Research&lt;/full-title&gt;&lt;/periodical&gt;&lt;pages&gt;141-147&lt;/pages&gt;&lt;volume&gt;166&lt;/volume&gt;&lt;number&gt;2-3&lt;/number&gt;&lt;dates&gt;&lt;year&gt;2009&lt;/year&gt;&lt;pub-dates&gt;&lt;date&gt;30 Apr&lt;/date&gt;&lt;/pub-dates&gt;&lt;/dates&gt;&lt;accession-num&gt;50449201&lt;/accession-num&gt;&lt;urls&gt;&lt;related-urls&gt;&lt;url&gt;https://openathens.ovid.com/secure-ssl/home.oa?idpselect=https://kclidp.kcl.ac.uk/idp/shibboleth&amp;amp;entityID=https://kclidp.kcl.ac.uk/idp/shibboleth&amp;amp;?T=JS&amp;amp;CSC=Y&amp;amp;NEWS=N&amp;amp;PAGE=fulltext&amp;amp;D=emed12&amp;amp;AN=50449201&lt;/url&gt;&lt;url&gt;http://sfx.kcl.ac.uk/kings?sid=OVID:embase&amp;amp;id=pmid:&amp;amp;id=doi:10.1016%2Fj.psychres.2008.02.007&amp;amp;genre=article&amp;amp;atitle=Social+cognition+and+interaction+training+%28SCIT%29+for+outpatients+with+schizophrenia%3A+A+preliminary+study&amp;amp;title=Psychiatry+Research&amp;amp;issn=0165-1781&amp;amp;date=2009&amp;amp;volume=166&amp;amp;issue=2-3&amp;amp;spage=141&amp;amp;aulast=Roberts+D.L.&amp;amp;isbn=&amp;amp;__char_set=utf8&lt;/url&gt;&lt;url&gt;https://www.psy-journal.com/article/S0165-1781(08)00056-5/fulltext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Pr="00C23509">
              <w:fldChar w:fldCharType="separate"/>
            </w:r>
            <w:r w:rsidRPr="00C23509">
              <w:rPr>
                <w:noProof/>
              </w:rPr>
              <w:t>Roberts and Penn (2009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193AB6FC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41</w:t>
            </w:r>
          </w:p>
        </w:tc>
      </w:tr>
      <w:tr w:rsidR="00C061D7" w:rsidRPr="00C23509" w14:paraId="6FDE7982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6AE5BFF6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BaG8tTXVzdG9uZW48L0F1dGhv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BaG8tTXVzdG9uZW48L0F1dGhv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Aho-Mustonen et al. (2010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0B023CAD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rPr>
                <w:rFonts w:ascii="Calibri" w:hAnsi="Calibri" w:cs="Calibri"/>
                <w:color w:val="000000"/>
              </w:rPr>
              <w:t>43</w:t>
            </w:r>
          </w:p>
        </w:tc>
      </w:tr>
      <w:tr w:rsidR="00C061D7" w:rsidRPr="00C23509" w14:paraId="3B0C14A6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44E86710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IYXlhc2hpPC9BdXRob3I+PFll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IYXlhc2hpPC9BdXRob3I+PFll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Hayashi et al. (2002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22C6ADF3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43</w:t>
            </w:r>
          </w:p>
        </w:tc>
      </w:tr>
      <w:tr w:rsidR="00C061D7" w:rsidRPr="00C23509" w14:paraId="6733D645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5981082F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Nb3JpdHo8L0F1dGhvcj48WWVh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Nb3JpdHo8L0F1dGhvcj48WWVh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Moritz and Woodward (2007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4623D1C9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45</w:t>
            </w:r>
          </w:p>
        </w:tc>
      </w:tr>
      <w:tr w:rsidR="00C061D7" w:rsidRPr="00C23509" w14:paraId="7C176EB8" w14:textId="77777777" w:rsidTr="00A27D89">
        <w:trPr>
          <w:trHeight w:val="340"/>
        </w:trPr>
        <w:tc>
          <w:tcPr>
            <w:tcW w:w="5953" w:type="dxa"/>
            <w:vAlign w:val="center"/>
          </w:tcPr>
          <w:p w14:paraId="4AB0157E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/>
            </w:r>
            <w:r w:rsidRPr="00C23509">
              <w:instrText xml:space="preserve"> ADDIN EN.CITE &lt;EndNote&gt;&lt;Cite AuthorYear="1"&gt;&lt;Author&gt;Gordon&lt;/Author&gt;&lt;Year&gt;2018&lt;/Year&gt;&lt;RecNum&gt;412&lt;/RecNum&gt;&lt;DisplayText&gt;Gordon et al. (2018)&lt;/DisplayText&gt;&lt;record&gt;&lt;rec-number&gt;412&lt;/rec-number&gt;&lt;foreign-keys&gt;&lt;key app="EN" db-id="9wd9t5psydzrd3ezwzovvzp1rrarwptrrpws" timestamp="1553531072"&gt;412&lt;/key&gt;&lt;/foreign-keys&gt;&lt;ref-type name="Journal Article"&gt;17&lt;/ref-type&gt;&lt;contributors&gt;&lt;authors&gt;&lt;author&gt;Gordon, A.&lt;/author&gt;&lt;author&gt;Davis, P. J.&lt;/author&gt;&lt;author&gt;Patterson, S.&lt;/author&gt;&lt;author&gt;Pepping, C. A.&lt;/author&gt;&lt;author&gt;Scott, J. G.&lt;/author&gt;&lt;author&gt;Salter, K.&lt;/author&gt;&lt;author&gt;Connell, M.&lt;/author&gt;&lt;/authors&gt;&lt;/contributors&gt;&lt;titles&gt;&lt;title&gt;A randomized waitlist control community study of Social Cognition and Interaction Training for people with schizophrenia&lt;/title&gt;&lt;secondary-title&gt;The British journal of clinical psychology&lt;/secondary-title&gt;&lt;/titles&gt;&lt;periodical&gt;&lt;full-title&gt;The British journal of clinical psychology&lt;/full-title&gt;&lt;/periodical&gt;&lt;pages&gt;116-130&lt;/pages&gt;&lt;volume&gt;57&lt;/volume&gt;&lt;number&gt;1&lt;/number&gt;&lt;keywords&gt;&lt;keyword&gt;adult&lt;/keyword&gt;&lt;keyword&gt;cognition&lt;/keyword&gt;&lt;keyword&gt;controlled study&lt;/keyword&gt;&lt;keyword&gt;female&lt;/keyword&gt;&lt;keyword&gt;hospital admission&lt;/keyword&gt;&lt;keyword&gt;human&lt;/keyword&gt;&lt;keyword&gt;*human relation&lt;/keyword&gt;&lt;keyword&gt;male&lt;/keyword&gt;&lt;keyword&gt;middle aged&lt;/keyword&gt;&lt;keyword&gt;*physiology&lt;/keyword&gt;&lt;keyword&gt;pilot study&lt;/keyword&gt;&lt;keyword&gt;*psychology&lt;/keyword&gt;&lt;keyword&gt;quality of life&lt;/keyword&gt;&lt;keyword&gt;randomized controlled trial&lt;/keyword&gt;&lt;keyword&gt;schizophrenia/ep [Epidemiology]&lt;/keyword&gt;&lt;keyword&gt;schizophrenia/th [Therapy]&lt;/keyword&gt;&lt;keyword&gt;*social behavior&lt;/keyword&gt;&lt;keyword&gt;young adult&lt;/keyword&gt;&lt;/keywords&gt;&lt;dates&gt;&lt;year&gt;2018&lt;/year&gt;&lt;/dates&gt;&lt;pub-location&gt;United Kingdom&lt;/pub-location&gt;&lt;isbn&gt;0144-6657&lt;/isbn&gt;&lt;urls&gt;&lt;related-urls&gt;&lt;url&gt;http://ovidsp.ovid.com/ovidweb.cgi?T=JS&amp;amp;PAGE=reference&amp;amp;D=emexa&amp;amp;NEWS=N&amp;amp;AN=621963598&lt;/url&gt;&lt;/related-urls&gt;&lt;/urls&gt;&lt;electronic-resource-num&gt;http://dx.doi.org/10.1111/bjc.12161&lt;/electronic-resource-num&gt;&lt;/record&gt;&lt;/Cite&gt;&lt;/EndNote&gt;</w:instrText>
            </w:r>
            <w:r w:rsidRPr="00C23509">
              <w:fldChar w:fldCharType="separate"/>
            </w:r>
            <w:r w:rsidRPr="00C23509">
              <w:rPr>
                <w:noProof/>
              </w:rPr>
              <w:t>Gordon et al. (2018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60356959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46</w:t>
            </w:r>
          </w:p>
        </w:tc>
      </w:tr>
      <w:tr w:rsidR="00C061D7" w:rsidRPr="00C23509" w14:paraId="2519FA7A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29FF7E8F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/>
            </w:r>
            <w:r w:rsidRPr="00C23509">
              <w:instrText xml:space="preserve"> ADDIN EN.CITE &lt;EndNote&gt;&lt;Cite AuthorYear="1"&gt;&lt;Author&gt;Bradshaw&lt;/Author&gt;&lt;Year&gt;1996&lt;/Year&gt;&lt;RecNum&gt;10874&lt;/RecNum&gt;&lt;DisplayText&gt;Bradshaw (1996)&lt;/DisplayText&gt;&lt;record&gt;&lt;rec-number&gt;10874&lt;/rec-number&gt;&lt;foreign-keys&gt;&lt;key app="EN" db-id="svtxtszxidee27eesrrpvst6xet9szfzap25" timestamp="1526137597"&gt;10874&lt;/key&gt;&lt;/foreign-keys&gt;&lt;ref-type name="Journal Article"&gt;17&lt;/ref-type&gt;&lt;contributors&gt;&lt;authors&gt;&lt;author&gt;Bradshaw, William&lt;/author&gt;&lt;/authors&gt;&lt;/contributors&gt;&lt;auth-address&gt;Bradshaw, William: Coll of St Catherine, Dept of Social Work, St Paul, MN, US&lt;/auth-address&gt;&lt;titles&gt;&lt;title&gt;Structured group work for individuals with schizophrenia: A coping skills approach&lt;/title&gt;&lt;secondary-title&gt;Research on Social Work Practice&lt;/secondary-title&gt;&lt;/titles&gt;&lt;periodical&gt;&lt;full-title&gt;Research on Social Work Practice&lt;/full-title&gt;&lt;/periodical&gt;&lt;pages&gt;139-154&lt;/pages&gt;&lt;volume&gt;6&lt;/volume&gt;&lt;number&gt;2&lt;/number&gt;&lt;dates&gt;&lt;year&gt;1996&lt;/year&gt;&lt;pub-dates&gt;&lt;date&gt;Apr&lt;/date&gt;&lt;/pub-dates&gt;&lt;/dates&gt;&lt;accession-num&gt;1996-03860-001&lt;/accession-num&gt;&lt;urls&gt;&lt;related-urls&gt;&lt;url&gt;https://openathens.ovid.com/secure-ssl/home.oa?idpselect=https://kclidp.kcl.ac.uk/idp/shibboleth&amp;amp;entityID=https://kclidp.kcl.ac.uk/idp/shibboleth&amp;amp;?T=JS&amp;amp;CSC=Y&amp;amp;NEWS=N&amp;amp;PAGE=fulltext&amp;amp;D=psyc3&amp;amp;AN=1996-03860-001&lt;/url&gt;&lt;url&gt;http://sfx.kcl.ac.uk/kings?sid=OVID:psycdb&amp;amp;id=pmid:&amp;amp;id=doi:10.1177%2F104973159600600201&amp;amp;genre=article&amp;amp;atitle=Structured+group+work+for+individuals+with+schizophrenia%3A+A+coping+skills+approach.&amp;amp;title=Research+on+Social+Work+Practice&amp;amp;issn=1049-7315&amp;amp;date=1996&amp;amp;volume=6&amp;amp;issue=2&amp;amp;spage=139&amp;amp;aulast=Bradshaw%2C+William&amp;amp;isbn=&amp;amp;__char_set=utf8&lt;/url&gt;&lt;/related-urls&gt;&lt;/urls&gt;&lt;remote-database-name&gt;PsycINFO&lt;/remote-database-name&gt;&lt;remote-database-provider&gt;Ovid Technologies&lt;/remote-database-provider&gt;&lt;/record&gt;&lt;/Cite&gt;&lt;/EndNote&gt;</w:instrText>
            </w:r>
            <w:r w:rsidRPr="00C23509">
              <w:fldChar w:fldCharType="separate"/>
            </w:r>
            <w:r w:rsidRPr="00C23509">
              <w:rPr>
                <w:noProof/>
              </w:rPr>
              <w:t>Bradshaw (1996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49A6F536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49</w:t>
            </w:r>
          </w:p>
        </w:tc>
      </w:tr>
      <w:tr w:rsidR="00C061D7" w:rsidRPr="00C23509" w14:paraId="086EE596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70AAD656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Hb2hhcjwvQXV0aG9yPjxZZWFy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Hb2hhcjwvQXV0aG9yPjxZZWFy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Gohar et al. (2013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64ED8E09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52</w:t>
            </w:r>
          </w:p>
        </w:tc>
      </w:tr>
      <w:tr w:rsidR="00C061D7" w:rsidRPr="00C23509" w14:paraId="04D01634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216A57B4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/>
            </w:r>
            <w:r w:rsidRPr="00C23509">
              <w:instrText xml:space="preserve"> ADDIN EN.CITE &lt;EndNote&gt;&lt;Cite AuthorYear="1"&gt;&lt;Author&gt;Dobson&lt;/Author&gt;&lt;Year&gt;1995&lt;/Year&gt;&lt;RecNum&gt;7286&lt;/RecNum&gt;&lt;DisplayText&gt;Dobson et al. (1995)&lt;/DisplayText&gt;&lt;record&gt;&lt;rec-number&gt;7286&lt;/rec-number&gt;&lt;foreign-keys&gt;&lt;key app="EN" db-id="svtxtszxidee27eesrrpvst6xet9szfzap25" timestamp="1526137568"&gt;7286&lt;/key&gt;&lt;/foreign-keys&gt;&lt;ref-type name="Journal Article"&gt;17&lt;/ref-type&gt;&lt;contributors&gt;&lt;authors&gt;&lt;author&gt;Dobson, D. J.&lt;/author&gt;&lt;author&gt;McDougall, G.&lt;/author&gt;&lt;author&gt;Busheikin, J.&lt;/author&gt;&lt;author&gt;Aldous, J.&lt;/author&gt;&lt;/authors&gt;&lt;/contributors&gt;&lt;auth-address&gt;Dobson, D J. University of Calgary, Alberta, Canada.&lt;/auth-address&gt;&lt;titles&gt;&lt;title&gt;Effects of social skills training and social milieu treatment on symptoms of schizophrenia&lt;/title&gt;&lt;secondary-title&gt;Psychiatric Services&lt;/secondary-title&gt;&lt;/titles&gt;&lt;periodical&gt;&lt;full-title&gt;Psychiatric Services&lt;/full-title&gt;&lt;/periodical&gt;&lt;pages&gt;376-80&lt;/pages&gt;&lt;volume&gt;46&lt;/volume&gt;&lt;number&gt;4&lt;/number&gt;&lt;dates&gt;&lt;year&gt;1995&lt;/year&gt;&lt;pub-dates&gt;&lt;date&gt;Apr&lt;/date&gt;&lt;/pub-dates&gt;&lt;/dates&gt;&lt;accession-num&gt;7788460&lt;/accession-num&gt;&lt;work-type&gt;Clinical Trial&amp;#xD;Comparative Study&amp;#xD;Randomized Controlled Trial&amp;#xD;Research Support, Non-U.S. Gov&amp;apos;t&lt;/work-type&gt;&lt;urls&gt;&lt;related-urls&gt;&lt;url&gt;https://openathens.ovid.com/secure-ssl/home.oa?idpselect=https://kclidp.kcl.ac.uk/idp/shibboleth&amp;amp;entityID=https://kclidp.kcl.ac.uk/idp/shibboleth&amp;amp;?T=JS&amp;amp;CSC=Y&amp;amp;NEWS=N&amp;amp;PAGE=fulltext&amp;amp;D=med3&amp;amp;AN=7788460&lt;/url&gt;&lt;url&gt;http://sfx.kcl.ac.uk/kings?sid=OVID:medline&amp;amp;id=pmid:&amp;amp;id=doi:&amp;amp;genre=article&amp;amp;atitle=Effects+of+social+skills+training+and+social+milieu+treatment+on+symptoms+of+schizophrenia.&amp;amp;title=Psychiatric+Services&amp;amp;issn=1075-2730&amp;amp;date=1995&amp;amp;volume=46&amp;amp;issue=4&amp;amp;spage=376&amp;amp;aulast=Dobson+DJ&amp;amp;isbn=&amp;amp;__char_set=utf8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C23509">
              <w:fldChar w:fldCharType="separate"/>
            </w:r>
            <w:r w:rsidRPr="00C23509">
              <w:rPr>
                <w:noProof/>
              </w:rPr>
              <w:t>Dobson et al. (1995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07B34E50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53</w:t>
            </w:r>
          </w:p>
        </w:tc>
      </w:tr>
      <w:tr w:rsidR="00C061D7" w:rsidRPr="00C23509" w14:paraId="0064A6AE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3DF072C7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Db21iczwvQXV0aG9yPjxZZWFy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Db21iczwvQXV0aG9yPjxZZWFy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Combs et al. (2007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4C700460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55</w:t>
            </w:r>
          </w:p>
        </w:tc>
      </w:tr>
      <w:tr w:rsidR="00C061D7" w:rsidRPr="00C23509" w14:paraId="0316BA65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305AFF7C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Ib3JhbjwvQXV0aG9yPjxZZWFy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Ib3JhbjwvQXV0aG9yPjxZZWFy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Horan et al. (2011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2E07FA36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59</w:t>
            </w:r>
          </w:p>
        </w:tc>
      </w:tr>
      <w:tr w:rsidR="00C061D7" w:rsidRPr="00C23509" w14:paraId="34AFA35B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19F960D4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PY2hvYTwvQXV0aG9yPjxZZWFy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PY2hvYTwvQXV0aG9yPjxZZWFy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Ochoa et al. (2017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0F0457F9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61</w:t>
            </w:r>
          </w:p>
        </w:tc>
      </w:tr>
      <w:tr w:rsidR="00C061D7" w:rsidRPr="00C23509" w14:paraId="07598A3C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511AA0DD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LYW5nPC9BdXRob3I+PFllYXI+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LYW5nPC9BdXRob3I+PFllYXI+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Kang et al. (2016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059A3114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63</w:t>
            </w:r>
          </w:p>
        </w:tc>
      </w:tr>
      <w:tr w:rsidR="00C061D7" w:rsidRPr="00C23509" w14:paraId="660F06B2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1118DB98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QYXJrPC9BdXRob3I+PFllYXI+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QYXJrPC9BdXRob3I+PFllYXI+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Park et al. (2011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01AD07C0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64</w:t>
            </w:r>
          </w:p>
        </w:tc>
      </w:tr>
      <w:tr w:rsidR="00C061D7" w:rsidRPr="00C23509" w14:paraId="33DC6FB9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6980D279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QaWpuZW5ib3JnPC9BdXRob3I+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QaWpuZW5ib3JnPC9BdXRob3I+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Pijnenborg et al. (2018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0E176DD0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67</w:t>
            </w:r>
          </w:p>
        </w:tc>
      </w:tr>
      <w:tr w:rsidR="00C061D7" w:rsidRPr="00C23509" w14:paraId="116A9D4B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2AB6D7A9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WaWRhcnNkb3R0aXI8L0F1dGhv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WaWRhcnNkb3R0aXI8L0F1dGhv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Vidarsdottir et al. (2019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437C44DD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67</w:t>
            </w:r>
          </w:p>
        </w:tc>
      </w:tr>
      <w:tr w:rsidR="00C061D7" w:rsidRPr="00C23509" w14:paraId="55159014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4220F2E7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Sb2JlcnRzPC9BdXRob3I+PFll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Sb2JlcnRzPC9BdXRob3I+PFll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Roberts et al. (2014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05136BA7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68</w:t>
            </w:r>
          </w:p>
        </w:tc>
      </w:tr>
      <w:tr w:rsidR="00C061D7" w:rsidRPr="00C23509" w14:paraId="45AB38CA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374521C3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TY2hyYW5rPC9BdXRob3I+PFll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TY2hyYW5rPC9BdXRob3I+PFll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Schrank et al. (2016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722D0F27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68</w:t>
            </w:r>
          </w:p>
        </w:tc>
      </w:tr>
      <w:tr w:rsidR="00C061D7" w:rsidRPr="00C23509" w14:paraId="550DA40F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54AE6D55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Sb2hyaWNodDwvQXV0aG9yPjxZ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Sb2hyaWNodDwvQXV0aG9yPjxZ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Rohricht and Priebe (2006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42A52873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71</w:t>
            </w:r>
          </w:p>
        </w:tc>
      </w:tr>
      <w:tr w:rsidR="00C061D7" w:rsidRPr="00C23509" w14:paraId="0F71B121" w14:textId="77777777" w:rsidTr="00A27D89">
        <w:trPr>
          <w:trHeight w:val="340"/>
        </w:trPr>
        <w:tc>
          <w:tcPr>
            <w:tcW w:w="5953" w:type="dxa"/>
            <w:vAlign w:val="center"/>
          </w:tcPr>
          <w:p w14:paraId="075BBCF4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GdW5nPC9BdXRob3I+PFllYXI+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GdW5nPC9BdXRob3I+PFllYXI+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Fung et al. (2011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656C8686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73</w:t>
            </w:r>
          </w:p>
        </w:tc>
      </w:tr>
      <w:tr w:rsidR="00C061D7" w:rsidRPr="00C23509" w14:paraId="2E4659F6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17A4E86D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lastRenderedPageBreak/>
              <w:fldChar w:fldCharType="begin"/>
            </w:r>
            <w:r w:rsidRPr="00C23509">
              <w:instrText xml:space="preserve"> ADDIN EN.CITE &lt;EndNote&gt;&lt;Cite AuthorYear="1"&gt;&lt;Author&gt;Hayes&lt;/Author&gt;&lt;Year&gt;1995&lt;/Year&gt;&lt;RecNum&gt;4591&lt;/RecNum&gt;&lt;DisplayText&gt;Hayes et al. (1995)&lt;/DisplayText&gt;&lt;record&gt;&lt;rec-number&gt;4591&lt;/rec-number&gt;&lt;foreign-keys&gt;&lt;key app="EN" db-id="svtxtszxidee27eesrrpvst6xet9szfzap25" timestamp="1526137544"&gt;4591&lt;/key&gt;&lt;/foreign-keys&gt;&lt;ref-type name="Journal Article"&gt;17&lt;/ref-type&gt;&lt;contributors&gt;&lt;authors&gt;&lt;author&gt;Hayes, R. L.&lt;/author&gt;&lt;author&gt;Halford, W. K.&lt;/author&gt;&lt;author&gt;Varghese, F. T.&lt;/author&gt;&lt;/authors&gt;&lt;/contributors&gt;&lt;auth-address&gt;(Hayes, Halford, Varghese) School of Applied Psychology, Griffith University, Nathan, QLD 4111, Australia&lt;/auth-address&gt;&lt;titles&gt;&lt;title&gt;Social skills training with chronic schizophrenic patients: Effects on negative symptoms and community functioning&lt;/title&gt;&lt;secondary-title&gt;Behavior Therapy&lt;/secondary-title&gt;&lt;/titles&gt;&lt;periodical&gt;&lt;full-title&gt;Behavior Therapy&lt;/full-title&gt;&lt;/periodical&gt;&lt;pages&gt;433-449&lt;/pages&gt;&lt;volume&gt;26&lt;/volume&gt;&lt;number&gt;3&lt;/number&gt;&lt;dates&gt;&lt;year&gt;1995&lt;/year&gt;&lt;/dates&gt;&lt;accession-num&gt;25274891&lt;/accession-num&gt;&lt;urls&gt;&lt;related-urls&gt;&lt;url&gt;https://openathens.ovid.com/secure-ssl/home.oa?idpselect=https://kclidp.kcl.ac.uk/idp/shibboleth&amp;amp;entityID=https://kclidp.kcl.ac.uk/idp/shibboleth&amp;amp;?T=JS&amp;amp;CSC=Y&amp;amp;NEWS=N&amp;amp;PAGE=fulltext&amp;amp;D=emed6&amp;amp;AN=25274891&lt;/url&gt;&lt;url&gt;http://sfx.kcl.ac.uk/kings?sid=OVID:embase&amp;amp;id=pmid:&amp;amp;id=doi:10.1016%2FS0005-7894%252805%252980092-9&amp;amp;genre=article&amp;amp;atitle=Social+skills+training+with+chronic+schizophrenic+patients%3A+Effects+on+negative+symptoms+and+community+functioning&amp;amp;title=Behavior+Therapy&amp;amp;issn=0005-7894&amp;amp;date=1995&amp;amp;volume=26&amp;amp;issue=3&amp;amp;spage=433&amp;amp;aulast=Hayes+R.L.&amp;amp;isbn=&amp;amp;__char_set=utf8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Pr="00C23509">
              <w:fldChar w:fldCharType="separate"/>
            </w:r>
            <w:r w:rsidRPr="00C23509">
              <w:rPr>
                <w:noProof/>
              </w:rPr>
              <w:t>Hayes et al. (1995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2C75623C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73</w:t>
            </w:r>
          </w:p>
        </w:tc>
      </w:tr>
      <w:tr w:rsidR="00C061D7" w:rsidRPr="00C23509" w14:paraId="017ACBB7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5BF5F4C1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CZWNoZG9sZjwvQXV0aG9yPjxZ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CZWNoZG9sZjwvQXV0aG9yPjxZ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Bechdolf et al. (2004); Bechdolf et al. (2010); Bechdolf et al. (2005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05BB6769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74</w:t>
            </w:r>
          </w:p>
        </w:tc>
      </w:tr>
      <w:tr w:rsidR="00C061D7" w:rsidRPr="00C23509" w14:paraId="6D1A6BD1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5EE5D12B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GYXJyZW55PC9BdXRob3I+PFll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GYXJyZW55PC9BdXRob3I+PFll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Farreny et al. (2012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31964679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74</w:t>
            </w:r>
          </w:p>
        </w:tc>
      </w:tr>
      <w:tr w:rsidR="00C061D7" w:rsidRPr="00C23509" w14:paraId="368C01EE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29A7254B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HcmFuaG9sbTwvQXV0aG9yPjxZ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HcmFuaG9sbTwvQXV0aG9yPjxZ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Granholm et al. (2013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0C4E652C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75</w:t>
            </w:r>
          </w:p>
        </w:tc>
      </w:tr>
      <w:tr w:rsidR="00C061D7" w:rsidRPr="00C23509" w14:paraId="522A38B5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3432E319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JbmNoYXVzdGk8L0F1dGhvcj48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JbmNoYXVzdGk8L0F1dGhvcj48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Inchausti et al. (2018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1F3F158B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75</w:t>
            </w:r>
          </w:p>
        </w:tc>
      </w:tr>
      <w:tr w:rsidR="00C061D7" w:rsidRPr="00C23509" w14:paraId="06D75B0C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38CE4EF9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HcmFuaG9sbTwvQXV0aG9yPjxZ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HcmFuaG9sbTwvQXV0aG9yPjxZ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Granholm et al. (2006)</w:t>
            </w:r>
            <w:r w:rsidRPr="00C23509">
              <w:fldChar w:fldCharType="end"/>
            </w:r>
            <w:r w:rsidRPr="00C23509">
              <w:t xml:space="preserve">; </w:t>
            </w:r>
            <w:r w:rsidRPr="00C23509">
              <w:fldChar w:fldCharType="begin">
                <w:fldData xml:space="preserve">PEVuZE5vdGU+PENpdGUgQXV0aG9yWWVhcj0iMSI+PEF1dGhvcj5HcmFuaG9sbTwvQXV0aG9yPjxZ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HcmFuaG9sbTwvQXV0aG9yPjxZ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Granholm et al. (2005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5DB86A6A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80</w:t>
            </w:r>
          </w:p>
        </w:tc>
      </w:tr>
      <w:tr w:rsidR="00C061D7" w:rsidRPr="00C23509" w14:paraId="1F9DF900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0ECC9C7A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NdWVsbGVyPC9BdXRob3I+PFll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NdWVsbGVyPC9BdXRob3I+PFll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Mueller et al. (2015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5A9BA1E0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80</w:t>
            </w:r>
          </w:p>
        </w:tc>
      </w:tr>
      <w:tr w:rsidR="00C061D7" w:rsidRPr="00C23509" w14:paraId="2DC8EA18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0A663AB0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Nb250YWc8L0F1dGhvcj48WWVh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Nb250YWc8L0F1dGhvcj48WWVh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Montag et al. (2014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0EE62292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81</w:t>
            </w:r>
          </w:p>
        </w:tc>
      </w:tr>
      <w:tr w:rsidR="00C061D7" w:rsidRPr="00C23509" w14:paraId="39A68837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0FC97742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CYXJyb3djbG91Z2g8L0F1dGhv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CYXJyb3djbG91Z2g8L0F1dGhv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Barrowclough et al. (2006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3EF0DEF7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83</w:t>
            </w:r>
          </w:p>
        </w:tc>
      </w:tr>
      <w:tr w:rsidR="00C061D7" w:rsidRPr="00C23509" w14:paraId="23094A06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44C481B1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MZWNvbXRlPC9BdXRob3I+PFll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MZWNvbXRlPC9BdXRob3I+PFll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Lecomte et al. (2003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41B049BA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83</w:t>
            </w:r>
          </w:p>
        </w:tc>
      </w:tr>
      <w:tr w:rsidR="00C061D7" w:rsidRPr="00C23509" w14:paraId="19DD0B15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36699FC6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/>
            </w:r>
            <w:r w:rsidRPr="00C23509">
              <w:instrText xml:space="preserve"> ADDIN EN.CITE &lt;EndNote&gt;&lt;Cite AuthorYear="1"&gt;&lt;Author&gt;Ng&lt;/Author&gt;&lt;Year&gt;2007&lt;/Year&gt;&lt;RecNum&gt;3418&lt;/RecNum&gt;&lt;DisplayText&gt;Ng and Cheung (2007)&lt;/DisplayText&gt;&lt;record&gt;&lt;rec-number&gt;3418&lt;/rec-number&gt;&lt;foreign-keys&gt;&lt;key app="EN" db-id="svtxtszxidee27eesrrpvst6xet9szfzap25" timestamp="1526137534"&gt;3418&lt;/key&gt;&lt;/foreign-keys&gt;&lt;ref-type name="Journal Article"&gt;17&lt;/ref-type&gt;&lt;contributors&gt;&lt;authors&gt;&lt;author&gt;Ng, R. M. K.&lt;/author&gt;&lt;author&gt;Cheung, M. S. L.&lt;/author&gt;&lt;/authors&gt;&lt;/contributors&gt;&lt;auth-address&gt;(Cheung) Department of Psychiatry, Castle Peak Hospital, Hong Kong (Ng) Department of Psychiatry, Kowloon Hospital, 147A, Argyle Street, Hong Kong&lt;/auth-address&gt;&lt;titles&gt;&lt;title&gt;Social skills training in Hong Kong Chinese patients with chronic schizophrenia&lt;/title&gt;&lt;secondary-title&gt;Hong Kong Journal of Psychiatry&lt;/secondary-title&gt;&lt;/titles&gt;&lt;periodical&gt;&lt;full-title&gt;Hong Kong Journal of Psychiatry&lt;/full-title&gt;&lt;/periodical&gt;&lt;pages&gt;14-20&lt;/pages&gt;&lt;volume&gt;16&lt;/volume&gt;&lt;number&gt;1&lt;/number&gt;&lt;dates&gt;&lt;year&gt;2007&lt;/year&gt;&lt;pub-dates&gt;&lt;date&gt;March&lt;/date&gt;&lt;/pub-dates&gt;&lt;/dates&gt;&lt;accession-num&gt;46648940&lt;/accession-num&gt;&lt;urls&gt;&lt;related-urls&gt;&lt;url&gt;https://openathens.ovid.com/secure-ssl/home.oa?idpselect=https://kclidp.kcl.ac.uk/idp/shibboleth&amp;amp;entityID=https://kclidp.kcl.ac.uk/idp/shibboleth&amp;amp;?T=JS&amp;amp;CSC=Y&amp;amp;NEWS=N&amp;amp;PAGE=fulltext&amp;amp;D=emed11&amp;amp;AN=46648940&lt;/url&gt;&lt;url&gt;http://sfx.kcl.ac.uk/kings?sid=OVID:embase&amp;amp;id=pmid:&amp;amp;id=doi:&amp;amp;genre=article&amp;amp;atitle=Social+skills+training+in+Hong+Kong+Chinese+patients+with+chronic+schizophrenia&amp;amp;title=Hong+Kong+Journal+of+Psychiatry&amp;amp;issn=1026-2121&amp;amp;date=2007&amp;amp;volume=16&amp;amp;issue=1&amp;amp;spage=14&amp;amp;aulast=Ng+R.M.K.&amp;amp;isbn=&amp;amp;__char_set=utf8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Pr="00C23509">
              <w:fldChar w:fldCharType="separate"/>
            </w:r>
            <w:r w:rsidRPr="00C23509">
              <w:rPr>
                <w:noProof/>
              </w:rPr>
              <w:t>Ng and Cheung (2007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0D232F5F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83</w:t>
            </w:r>
          </w:p>
        </w:tc>
      </w:tr>
      <w:tr w:rsidR="00C061D7" w:rsidRPr="00C23509" w14:paraId="388CC871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4FFEE79D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QZW5uPC9BdXRob3I+PFllYXI+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QZW5uPC9BdXRob3I+PFllYXI+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Penn et al. (2009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01085AB7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85</w:t>
            </w:r>
          </w:p>
        </w:tc>
      </w:tr>
      <w:tr w:rsidR="00C061D7" w:rsidRPr="00C23509" w14:paraId="5CBFBFD8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0BF2661B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QcmllYmU8L0F1dGhvcj48WWVh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QcmllYmU8L0F1dGhvcj48WWVh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Priebe, Savill, Wykes, Bentall, Lauber, et al. (2016)</w:t>
            </w:r>
            <w:r w:rsidRPr="00C23509">
              <w:fldChar w:fldCharType="end"/>
            </w:r>
            <w:r w:rsidRPr="00C23509">
              <w:t xml:space="preserve">; </w:t>
            </w:r>
            <w:r w:rsidRPr="00C23509">
              <w:fldChar w:fldCharType="begin">
                <w:fldData xml:space="preserve">PEVuZE5vdGU+PENpdGUgQXV0aG9yWWVhcj0iMSI+PEF1dGhvcj5QcmllYmU8L0F1dGhvcj48WWVh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QcmllYmU8L0F1dGhvcj48WWVh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Priebe, Savill, Wykes, Bentall, Reininghaus, et al. (2016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6D43CA96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88</w:t>
            </w:r>
          </w:p>
        </w:tc>
      </w:tr>
      <w:tr w:rsidR="00C061D7" w:rsidRPr="00C23509" w14:paraId="2FD5D0CB" w14:textId="77777777" w:rsidTr="00A27D89">
        <w:trPr>
          <w:cantSplit/>
          <w:trHeight w:val="340"/>
        </w:trPr>
        <w:tc>
          <w:tcPr>
            <w:tcW w:w="5953" w:type="dxa"/>
            <w:vAlign w:val="center"/>
          </w:tcPr>
          <w:p w14:paraId="432FBC47" w14:textId="77777777" w:rsidR="00C061D7" w:rsidRPr="00C23509" w:rsidRDefault="00C061D7" w:rsidP="00B70872">
            <w:pPr>
              <w:pStyle w:val="ListParagraph"/>
              <w:numPr>
                <w:ilvl w:val="0"/>
                <w:numId w:val="1"/>
              </w:numPr>
              <w:jc w:val="left"/>
            </w:pPr>
            <w:r w:rsidRPr="00C23509">
              <w:fldChar w:fldCharType="begin">
                <w:fldData xml:space="preserve">PEVuZE5vdGU+PENpdGUgQXV0aG9yWWVhcj0iMSI+PEF1dGhvcj5DcmF3Zm9yZDwvQXV0aG9yPjxZ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DcmF3Zm9yZDwvQXV0aG9yPjxZ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Crawford et al. (2012a)</w:t>
            </w:r>
            <w:r w:rsidRPr="00C23509">
              <w:fldChar w:fldCharType="end"/>
            </w:r>
            <w:r w:rsidRPr="00C23509">
              <w:t xml:space="preserve">; </w:t>
            </w:r>
            <w:r w:rsidRPr="00C23509">
              <w:fldChar w:fldCharType="begin">
                <w:fldData xml:space="preserve">PEVuZE5vdGU+PENpdGUgQXV0aG9yWWVhcj0iMSI+PEF1dGhvcj5MZXVyZW50PC9BdXRob3I+PFll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</w:fldData>
              </w:fldChar>
            </w:r>
            <w:r w:rsidRPr="00C23509">
              <w:instrText xml:space="preserve"> ADDIN EN.CITE </w:instrText>
            </w:r>
            <w:r w:rsidRPr="00C23509">
              <w:fldChar w:fldCharType="begin">
                <w:fldData xml:space="preserve">PEVuZE5vdGU+PENpdGUgQXV0aG9yWWVhcj0iMSI+PEF1dGhvcj5MZXVyZW50PC9BdXRob3I+PFll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</w:fldData>
              </w:fldChar>
            </w:r>
            <w:r w:rsidRPr="00C23509">
              <w:instrText xml:space="preserve"> ADDIN EN.CITE.DATA </w:instrText>
            </w:r>
            <w:r w:rsidRPr="00C23509">
              <w:fldChar w:fldCharType="end"/>
            </w:r>
            <w:r w:rsidRPr="00C23509">
              <w:fldChar w:fldCharType="separate"/>
            </w:r>
            <w:r w:rsidRPr="00C23509">
              <w:rPr>
                <w:noProof/>
              </w:rPr>
              <w:t>Leurent et al. (2014)</w:t>
            </w:r>
            <w:r w:rsidRPr="00C23509">
              <w:fldChar w:fldCharType="end"/>
            </w:r>
          </w:p>
        </w:tc>
        <w:tc>
          <w:tcPr>
            <w:tcW w:w="3061" w:type="dxa"/>
            <w:vAlign w:val="center"/>
          </w:tcPr>
          <w:p w14:paraId="1956BE78" w14:textId="77777777" w:rsidR="00C061D7" w:rsidRPr="00C23509" w:rsidRDefault="00C061D7" w:rsidP="00A27D89">
            <w:pPr>
              <w:spacing w:line="240" w:lineRule="auto"/>
              <w:jc w:val="center"/>
            </w:pPr>
            <w:r w:rsidRPr="00C23509">
              <w:t>91</w:t>
            </w:r>
          </w:p>
        </w:tc>
      </w:tr>
    </w:tbl>
    <w:p w14:paraId="28DF8791" w14:textId="446409B2" w:rsidR="00583D15" w:rsidRDefault="00583D15"/>
    <w:sectPr w:rsidR="00583D1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76C6BCD"/>
    <w:multiLevelType w:val="hybridMultilevel"/>
    <w:tmpl w:val="EEF4B81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70872"/>
    <w:rsid w:val="0043733C"/>
    <w:rsid w:val="00583D15"/>
    <w:rsid w:val="006B2580"/>
    <w:rsid w:val="009A7CF5"/>
    <w:rsid w:val="00B70872"/>
    <w:rsid w:val="00B94345"/>
    <w:rsid w:val="00C061D7"/>
    <w:rsid w:val="00C23509"/>
    <w:rsid w:val="00D171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D22ACB"/>
  <w15:chartTrackingRefBased/>
  <w15:docId w15:val="{9706AA9C-C0AC-4ED2-B5DB-1086DA3757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B70872"/>
    <w:pPr>
      <w:spacing w:line="360" w:lineRule="auto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70872"/>
    <w:pPr>
      <w:spacing w:after="0" w:line="240" w:lineRule="auto"/>
      <w:ind w:left="720"/>
      <w:contextualSpacing/>
    </w:pPr>
    <w:rPr>
      <w:rFonts w:ascii="Calibri" w:eastAsia="Calibri" w:hAnsi="Calibri" w:cs="Times New Roman"/>
      <w:lang w:val="en-US"/>
    </w:rPr>
  </w:style>
  <w:style w:type="table" w:styleId="TableGrid">
    <w:name w:val="Table Grid"/>
    <w:basedOn w:val="TableNormal"/>
    <w:uiPriority w:val="39"/>
    <w:rsid w:val="00B7087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3932</Words>
  <Characters>22416</Characters>
  <Application>Microsoft Office Word</Application>
  <DocSecurity>0</DocSecurity>
  <Lines>186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2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dgwick, Ottilie</dc:creator>
  <cp:keywords/>
  <dc:description/>
  <cp:lastModifiedBy>Ottilie Sedgwick</cp:lastModifiedBy>
  <cp:revision>5</cp:revision>
  <dcterms:created xsi:type="dcterms:W3CDTF">2019-08-12T15:11:00Z</dcterms:created>
  <dcterms:modified xsi:type="dcterms:W3CDTF">2020-04-05T16:36:00Z</dcterms:modified>
</cp:coreProperties>
</file>